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Clinimeria</w:t>
      </w:r>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25919D39"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o desenvolvimento e avaliação do Back Pain and Body Posture Assessment Intrument (BackPEI). Este sistema de medição</w:t>
      </w:r>
      <w:r w:rsidR="00387624">
        <w:t xml:space="preserve"> foi desenvolvido em 2013 e</w:t>
      </w:r>
      <w:r>
        <w:t xml:space="preserve"> é adequado a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Sırt Ağrısı ve Vücut Duruşu Değerlendirme Aracı’nın" OR "BackPEI" OR "BackPEI-A" OR "BackPEI-CA" OR "Back Pain and Body Posture Evaluation Instrumen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clinimétricas utilizando </w:t>
      </w:r>
      <w:r w:rsidR="00E50A79">
        <w:lastRenderedPageBreak/>
        <w:t>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3FE75244" w14:textId="4ECDBE73" w:rsidR="00DD05F6" w:rsidRDefault="00E914C2" w:rsidP="00062C6E">
      <w:commentRangeStart w:id="5"/>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5"/>
      <w:r w:rsidR="004031C0">
        <w:rPr>
          <w:rStyle w:val="Refdecomentrio"/>
        </w:rPr>
        <w:commentReference w:id="5"/>
      </w:r>
      <w:r w:rsidR="007422A5">
        <w:t xml:space="preserve">Além disso, a partir da </w:t>
      </w:r>
      <w:r w:rsidR="007422A5">
        <w:lastRenderedPageBreak/>
        <w:t xml:space="preserve">estrutura proposta por Cartwright e coloboradoras </w:t>
      </w:r>
      <w:r w:rsidR="007422A5">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7422A5">
        <w:fldChar w:fldCharType="separate"/>
      </w:r>
      <w:r w:rsidR="00347DDC" w:rsidRPr="00347DDC">
        <w:rPr>
          <w:rFonts w:cs="Arial"/>
        </w:rPr>
        <w:t>(Bradburn; Cartwright; Fuller, 2016; Cartwright; Montuschi, 2018)</w:t>
      </w:r>
      <w:r w:rsidR="007422A5">
        <w:fldChar w:fldCharType="end"/>
      </w:r>
      <w:r w:rsidR="007422A5">
        <w:t xml:space="preserve"> foi realizada uma análise de conteúdo em duas etapas. </w:t>
      </w:r>
      <w:commentRangeStart w:id="6"/>
      <w:r w:rsidR="007422A5">
        <w:t xml:space="preserve">Inicialmente foram identificados e classificados trechos das fontes a partir de quatro categorias, os três aspectos da medição presentes na estrutura epistemológica (caracterização, representação e procedimentos) e o propósito. Este não é </w:t>
      </w:r>
      <w:proofErr w:type="gramStart"/>
      <w:r w:rsidR="007422A5">
        <w:t>um aspectos presentes</w:t>
      </w:r>
      <w:proofErr w:type="gramEnd"/>
      <w:r w:rsidR="007422A5">
        <w:t xml:space="preserve"> na estrutura mas é importante. Esses trechos </w:t>
      </w:r>
      <w:r w:rsidR="004031C0">
        <w:t>foram registrad</w:t>
      </w:r>
      <w:r w:rsidR="007422A5">
        <w:t>o</w:t>
      </w:r>
      <w:r w:rsidR="004031C0">
        <w:t>s na mesma planilha.</w:t>
      </w:r>
      <w:r w:rsidR="007422A5">
        <w:t xml:space="preserve"> A segunda etapa</w:t>
      </w:r>
      <w:commentRangeEnd w:id="6"/>
      <w:r w:rsidR="00EB6F1D">
        <w:rPr>
          <w:rStyle w:val="Refdecomentrio"/>
        </w:rPr>
        <w:commentReference w:id="6"/>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7"/>
      <w:r w:rsidRPr="00685C2E">
        <w:rPr>
          <w:b/>
          <w:bCs/>
        </w:rPr>
        <w:t>figura x</w:t>
      </w:r>
      <w:commentRangeEnd w:id="7"/>
      <w:r w:rsidR="003434DC">
        <w:rPr>
          <w:rStyle w:val="Refdecomentrio"/>
        </w:rPr>
        <w:commentReference w:id="7"/>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8"/>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8"/>
      <w:r w:rsidR="003434DC">
        <w:rPr>
          <w:rStyle w:val="Refdecomentrio"/>
        </w:rPr>
        <w:commentReference w:id="8"/>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63496B4B"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instrText xml:space="preserve"> ADDIN ZOTERO_ITEM CSL_CITATION {"citationID":"krHjNTem","properties":{"formattedCitation":"(Antoniolli {\\i{}et al.}, 2015; Bebi\\uc0\\u351{}; Gen\\uc0\\u231{}ba\\uc0\\u351{}, 2019; Candotti {\\i{}et al.}, 2018, 2023; Da Rosa {\\i{}et al.}, 2022; G\\uc0\\u246{}k\\uc0\\u351{}en; Kocaman; Y\\uc0\\u305{}ld\\uc0\\u305{}r\\uc0\\u305{}m, 2023; Mi\\uc0\\u241{}ana-Signes {\\i{}et al.}, 2021; Noll {\\i{}et al.}, 2013a; Pivotto {\\i{}et al.}, 2018)","plainCitation":"(Antoniolli et al., 2015; Bebiş; Gençbaş, 2019; Candotti et al., 2018, 2023; Da Rosa et al., 2022;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519A4">
        <w:rPr>
          <w:rFonts w:cs="Arial"/>
          <w:kern w:val="0"/>
        </w:rPr>
        <w:t xml:space="preserve">(Antoniolli </w:t>
      </w:r>
      <w:r w:rsidRPr="00A519A4">
        <w:rPr>
          <w:rFonts w:cs="Arial"/>
          <w:i/>
          <w:iCs/>
          <w:kern w:val="0"/>
        </w:rPr>
        <w:t>et al.</w:t>
      </w:r>
      <w:r w:rsidRPr="00A519A4">
        <w:rPr>
          <w:rFonts w:cs="Arial"/>
          <w:kern w:val="0"/>
        </w:rPr>
        <w:t xml:space="preserve">, 2015; Bebiş; Gençbaş, 2019; Candotti </w:t>
      </w:r>
      <w:r w:rsidRPr="00A519A4">
        <w:rPr>
          <w:rFonts w:cs="Arial"/>
          <w:i/>
          <w:iCs/>
          <w:kern w:val="0"/>
        </w:rPr>
        <w:t>et al.</w:t>
      </w:r>
      <w:r w:rsidRPr="00A519A4">
        <w:rPr>
          <w:rFonts w:cs="Arial"/>
          <w:kern w:val="0"/>
        </w:rPr>
        <w:t xml:space="preserve">, 2018, 2023; Da Rosa </w:t>
      </w:r>
      <w:r w:rsidRPr="00A519A4">
        <w:rPr>
          <w:rFonts w:cs="Arial"/>
          <w:i/>
          <w:iCs/>
          <w:kern w:val="0"/>
        </w:rPr>
        <w:t>et al.</w:t>
      </w:r>
      <w:r w:rsidRPr="00A519A4">
        <w:rPr>
          <w:rFonts w:cs="Arial"/>
          <w:kern w:val="0"/>
        </w:rPr>
        <w:t xml:space="preserve">, 2022; Gökşen; Kocaman; Yıldırım, 2023; Miñana-Signes </w:t>
      </w:r>
      <w:r w:rsidRPr="00A519A4">
        <w:rPr>
          <w:rFonts w:cs="Arial"/>
          <w:i/>
          <w:iCs/>
          <w:kern w:val="0"/>
        </w:rPr>
        <w:t>et al.</w:t>
      </w:r>
      <w:r w:rsidRPr="00A519A4">
        <w:rPr>
          <w:rFonts w:cs="Arial"/>
          <w:kern w:val="0"/>
        </w:rPr>
        <w:t xml:space="preserve">, 2021; Noll </w:t>
      </w:r>
      <w:r w:rsidRPr="00A519A4">
        <w:rPr>
          <w:rFonts w:cs="Arial"/>
          <w:i/>
          <w:iCs/>
          <w:kern w:val="0"/>
        </w:rPr>
        <w:t>et al.</w:t>
      </w:r>
      <w:r w:rsidRPr="00A519A4">
        <w:rPr>
          <w:rFonts w:cs="Arial"/>
          <w:kern w:val="0"/>
        </w:rPr>
        <w:t xml:space="preserve">, 2013a; Pivotto </w:t>
      </w:r>
      <w:r w:rsidRPr="00A519A4">
        <w:rPr>
          <w:rFonts w:cs="Arial"/>
          <w:i/>
          <w:iCs/>
          <w:kern w:val="0"/>
        </w:rPr>
        <w:t>et al.</w:t>
      </w:r>
      <w:r w:rsidRPr="00A519A4">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2230E496" w:rsidR="00A43DDD" w:rsidRDefault="00A43DDD" w:rsidP="00685C2E">
      <w:r>
        <w:t xml:space="preserve">Foram identificadas </w:t>
      </w:r>
      <w:r w:rsidR="003434DC">
        <w:t>oito</w:t>
      </w:r>
      <w:r>
        <w:t xml:space="preserve"> diferentes versões do BackPEI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9"/>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9"/>
      <w:r>
        <w:rPr>
          <w:rStyle w:val="Refdecomentrio"/>
        </w:rPr>
        <w:commentReference w:id="9"/>
      </w:r>
      <w:r>
        <w:t xml:space="preserve">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BackPEI orginal </w:t>
      </w:r>
      <w:r w:rsidR="003434DC">
        <w:t>foi</w:t>
      </w:r>
      <w:r w:rsidR="003E55C8">
        <w:t xml:space="preserve"> desenvolvida uma versão em turco em 2019</w:t>
      </w:r>
      <w:r w:rsidR="00295721">
        <w:t xml:space="preserve"> </w:t>
      </w:r>
      <w:r w:rsidR="00220253">
        <w:fldChar w:fldCharType="begin"/>
      </w:r>
      <w:r w:rsidR="00220253">
        <w:instrText xml:space="preserve"> ADDIN ZOTERO_ITEM CSL_CITATION {"citationID":"3GzPhkLN","properties":{"formattedCitation":"(Bebi\\uc0\\u351{}; Gen\\uc0\\u231{}ba\\uc0\\u351{}, 2019)","plainCitation":"(Bebiş; Gençba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schema":"https://github.com/citation-style-language/schema/raw/master/csl-citation.json"} </w:instrText>
      </w:r>
      <w:r w:rsidR="00220253">
        <w:fldChar w:fldCharType="separate"/>
      </w:r>
      <w:r w:rsidR="00220253" w:rsidRPr="00220253">
        <w:rPr>
          <w:rFonts w:cs="Arial"/>
          <w:kern w:val="0"/>
        </w:rPr>
        <w:t>(Bebiş; Gençbaş, 2019)</w:t>
      </w:r>
      <w:r w:rsidR="00220253">
        <w:fldChar w:fldCharType="end"/>
      </w:r>
      <w:r w:rsidR="00220253">
        <w:t xml:space="preserve"> e a versão em espanhol é desenvolvida em 2021 a partir da versão em </w:t>
      </w:r>
      <w:r w:rsidR="00220253">
        <w:lastRenderedPageBreak/>
        <w:t xml:space="preserve">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10"/>
      <w:commentRangeStart w:id="11"/>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10"/>
      <w:commentRangeEnd w:id="11"/>
      <w:r w:rsidR="007118B6">
        <w:rPr>
          <w:rStyle w:val="Refdecomentrio"/>
        </w:rPr>
        <w:commentReference w:id="10"/>
      </w:r>
      <w:r>
        <w:rPr>
          <w:rStyle w:val="Refdecomentrio"/>
        </w:rPr>
        <w:commentReference w:id="11"/>
      </w:r>
    </w:p>
    <w:p w14:paraId="79434721" w14:textId="3E38098D" w:rsidR="001F46F0" w:rsidRDefault="001F46F0" w:rsidP="001F46F0">
      <w:pPr>
        <w:pStyle w:val="Ttulo2"/>
      </w:pPr>
      <w:r w:rsidRPr="001F46F0">
        <w:t>Caracterização</w:t>
      </w:r>
    </w:p>
    <w:p w14:paraId="71B506BE" w14:textId="7E30BA82" w:rsidR="001F46F0" w:rsidRDefault="001F46F0" w:rsidP="001F46F0">
      <w:r>
        <w:t>O que o BackPEI mede?</w:t>
      </w:r>
    </w:p>
    <w:p w14:paraId="092A804F" w14:textId="4B211625" w:rsidR="001F46F0" w:rsidRDefault="001F46F0" w:rsidP="001F46F0">
      <w:r>
        <w:t xml:space="preserve">Como é definido o conceito (explicita, implícita, </w:t>
      </w:r>
      <w:r w:rsidR="00D930EB">
        <w:t>operacional</w:t>
      </w:r>
      <w:r>
        <w:t xml:space="preserve"> e empírica</w:t>
      </w:r>
      <w:r w:rsidR="00D930EB">
        <w:t>/cientifica</w:t>
      </w:r>
      <w:r>
        <w:t>)</w:t>
      </w:r>
    </w:p>
    <w:p w14:paraId="1BEB24D8" w14:textId="018A2EF8" w:rsidR="001F46F0" w:rsidRPr="001F46F0" w:rsidRDefault="001F46F0" w:rsidP="001F46F0">
      <w:r>
        <w:t>Quais mudanças aconteceram no conceito e por quê?</w:t>
      </w:r>
    </w:p>
    <w:p w14:paraId="697F5F80" w14:textId="3375F775" w:rsidR="001F46F0" w:rsidRDefault="001F46F0" w:rsidP="001F46F0">
      <w:pPr>
        <w:pStyle w:val="Ttulo2"/>
      </w:pPr>
      <w:r>
        <w:t>Representação</w:t>
      </w:r>
    </w:p>
    <w:p w14:paraId="72CBC648" w14:textId="0B2EA101" w:rsidR="001F46F0" w:rsidRDefault="001F46F0" w:rsidP="001F46F0">
      <w:r>
        <w:t>Qual é o resultado da medição do BackPEI?</w:t>
      </w:r>
    </w:p>
    <w:p w14:paraId="24DC8439" w14:textId="1DCCB36F" w:rsidR="000A6761" w:rsidRDefault="000A6761" w:rsidP="001F46F0">
      <w:r>
        <w:lastRenderedPageBreak/>
        <w:t>Se existem 21 representações, existem 21 caracterizações. As autoras propositadamente pretendem que a intensidade da dor seja intervalar.</w:t>
      </w:r>
    </w:p>
    <w:p w14:paraId="298A5329" w14:textId="3674DBAA" w:rsidR="001F46F0" w:rsidRDefault="001F46F0" w:rsidP="001F46F0">
      <w:r>
        <w:t>Qual o tipo da medição do BackPEI</w:t>
      </w:r>
      <w:r w:rsidR="009612E7">
        <w:t xml:space="preserve"> (atentar para os procedimentos estatísticos)</w:t>
      </w:r>
      <w:r>
        <w:t>?</w:t>
      </w:r>
    </w:p>
    <w:p w14:paraId="7229016D" w14:textId="3A3A6B72" w:rsidR="001F46F0" w:rsidRDefault="001F46F0" w:rsidP="001F46F0">
      <w:r>
        <w:t>Como a representação é avaliada?</w:t>
      </w:r>
    </w:p>
    <w:p w14:paraId="6A064A68" w14:textId="30FAC9CA" w:rsidR="001F46F0" w:rsidRPr="001F46F0" w:rsidRDefault="001F46F0" w:rsidP="001F46F0">
      <w:r>
        <w:t>Quais mudanças que houveram na representação e por quê?</w:t>
      </w:r>
    </w:p>
    <w:p w14:paraId="3DA421EB" w14:textId="66D80ADC" w:rsidR="001F46F0" w:rsidRPr="001F46F0" w:rsidRDefault="001F46F0" w:rsidP="001F46F0">
      <w:pPr>
        <w:pStyle w:val="Ttulo2"/>
      </w:pPr>
      <w:r>
        <w:t>Procedimentos</w:t>
      </w:r>
    </w:p>
    <w:p w14:paraId="19B07CCB" w14:textId="5794EEBE" w:rsidR="001F46F0" w:rsidRDefault="001F46F0" w:rsidP="00685C2E">
      <w:r>
        <w:t>Como o BackPEI mede?</w:t>
      </w:r>
    </w:p>
    <w:p w14:paraId="429E845E" w14:textId="42B3115D" w:rsidR="001F46F0" w:rsidRDefault="001F46F0" w:rsidP="001F46F0">
      <w:r>
        <w:t>Como são avaliados os procedimentos?</w:t>
      </w:r>
    </w:p>
    <w:p w14:paraId="651896EC" w14:textId="600AB33B" w:rsidR="001F46F0" w:rsidRDefault="001F46F0" w:rsidP="00685C2E">
      <w:r>
        <w:t>Quais mudanças aconteceram e por quê?</w:t>
      </w:r>
    </w:p>
    <w:p w14:paraId="48A9E9B1" w14:textId="302520FC" w:rsidR="00040147" w:rsidRDefault="00040147" w:rsidP="00040147">
      <w:pPr>
        <w:pStyle w:val="Ttulo1"/>
      </w:pPr>
      <w:r>
        <w:t>DISCUSSÃO</w:t>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Default="00D930EB" w:rsidP="00040147">
      <w:r>
        <w:t>Validade de conteúdo é o quê?</w:t>
      </w:r>
    </w:p>
    <w:p w14:paraId="266833F9" w14:textId="6029A46B" w:rsidR="00347DDC" w:rsidRDefault="00347DDC" w:rsidP="00040147">
      <w:r>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7B1F996D" w14:textId="62F5386D" w:rsidR="00D930EB" w:rsidRDefault="00D930EB" w:rsidP="00040147">
      <w:r>
        <w:t>Avaliação científica dos elementos</w:t>
      </w:r>
    </w:p>
    <w:p w14:paraId="7ECBE088" w14:textId="79E34BA7" w:rsidR="00D930EB" w:rsidRDefault="00D930EB" w:rsidP="00040147">
      <w:r>
        <w:t>As vezes as coisas são feitas ao mesmo tempo (um mesmo método aponta para mais de 1 elemento da estrutura)</w:t>
      </w:r>
    </w:p>
    <w:p w14:paraId="1632695A" w14:textId="371FCCA1" w:rsidR="009612E7" w:rsidRDefault="009612E7" w:rsidP="00040147">
      <w:r>
        <w:t>O que é validade e confiabilidade (atentar para validade de conteúdo e consistência interna)?</w:t>
      </w:r>
    </w:p>
    <w:p w14:paraId="1ABCC1FD" w14:textId="1E194624" w:rsidR="009612E7" w:rsidRDefault="009612E7" w:rsidP="00040147">
      <w:r>
        <w:lastRenderedPageBreak/>
        <w:t>Critérios de inclusão e exclusão (caracterização e procedimentos respectivamente?)</w:t>
      </w:r>
    </w:p>
    <w:p w14:paraId="68ECD50F" w14:textId="54A48BC1" w:rsidR="009612E7" w:rsidRDefault="009612E7" w:rsidP="00040147">
      <w:r>
        <w:t>Como avaliar a representação? Ou como dar um caráter científico (da saúde)?</w:t>
      </w:r>
    </w:p>
    <w:p w14:paraId="2712F19A" w14:textId="6495FC47" w:rsidR="00D930EB" w:rsidRDefault="00D930EB" w:rsidP="00040147">
      <w:r>
        <w:rPr>
          <w:b/>
          <w:bCs/>
        </w:rPr>
        <w:t xml:space="preserve">Só pq eu quero: </w:t>
      </w:r>
      <w:r>
        <w:t>A dor em si é uma percepção / O que é a postura (idealização de uma postura específica)</w:t>
      </w:r>
      <w:r w:rsidR="009612E7">
        <w:t xml:space="preserve"> </w:t>
      </w:r>
    </w:p>
    <w:p w14:paraId="2BD5F1D0" w14:textId="2B93D34E" w:rsidR="009612E7" w:rsidRPr="009612E7" w:rsidRDefault="009612E7" w:rsidP="00040147">
      <w:r>
        <w:rPr>
          <w:b/>
          <w:bCs/>
        </w:rPr>
        <w:t xml:space="preserve">Talvez: </w:t>
      </w:r>
      <w:r>
        <w:t>Qual o papel da descrição?</w:t>
      </w:r>
    </w:p>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 xml:space="preserve">-ScR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Eu coloquei 1 estudo de cada ano desde o desenvolvimento do backpei procurando ter ua diversidade de tipos de estudos e de grupos de pesquisa.</w:t>
      </w:r>
    </w:p>
  </w:comment>
  <w:comment w:id="5" w:author="Lucas Beraldo" w:date="2025-04-22T20:55:00Z" w:initials="LB">
    <w:p w14:paraId="319CE4F6" w14:textId="1EC1D13A" w:rsidR="004031C0" w:rsidRDefault="004031C0">
      <w:pPr>
        <w:pStyle w:val="Textodecomentrio"/>
      </w:pPr>
      <w:r>
        <w:rPr>
          <w:rStyle w:val="Refdecomentrio"/>
        </w:rPr>
        <w:annotationRef/>
      </w:r>
      <w:r>
        <w:t>Eu fiz até aqui.</w:t>
      </w:r>
    </w:p>
  </w:comment>
  <w:comment w:id="6" w:author="Lucas Beraldo" w:date="2025-05-02T12:05:00Z" w:initials="LB">
    <w:p w14:paraId="7C37C8D8" w14:textId="3F668354" w:rsidR="00EB6F1D" w:rsidRDefault="00EB6F1D">
      <w:pPr>
        <w:pStyle w:val="Textodecomentrio"/>
      </w:pPr>
      <w:r>
        <w:rPr>
          <w:rStyle w:val="Refdecomentrio"/>
        </w:rPr>
        <w:annotationRef/>
      </w:r>
      <w:r>
        <w:t>Escrever melhor e completar</w:t>
      </w:r>
    </w:p>
  </w:comment>
  <w:comment w:id="7"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8"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9"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10" w:author="Lucas Beraldo" w:date="2025-05-02T10:42:00Z" w:initials="LB">
    <w:p w14:paraId="3BEF128E" w14:textId="70616932" w:rsidR="007118B6" w:rsidRDefault="007118B6">
      <w:pPr>
        <w:pStyle w:val="Textodecomentrio"/>
      </w:pPr>
      <w:r>
        <w:rPr>
          <w:rStyle w:val="Refdecomentrio"/>
        </w:rPr>
        <w:annotationRef/>
      </w:r>
      <w:r w:rsidRPr="007118B6">
        <w:t>Linha do tempo do BackPEI</w:t>
      </w:r>
    </w:p>
  </w:comment>
  <w:comment w:id="11"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w:t>
      </w:r>
      <w:proofErr w:type="gramStart"/>
      <w:r>
        <w:t>Por um lado</w:t>
      </w:r>
      <w:proofErr w:type="gramEnd"/>
      <w:r>
        <w:t xml:space="preserve"> eu acho que ela está bem boa, pois me ajudou bastante a entender a evolução do BackPEI e a escrever o texto. </w:t>
      </w:r>
      <w:proofErr w:type="gramStart"/>
      <w:r>
        <w:t>Por outro lado</w:t>
      </w:r>
      <w:proofErr w:type="gramEnd"/>
      <w:r>
        <w:t xml:space="preserve"> eu acho que ela está bem ruim pois não sei se dá pra entender muito bem. Agora que eu coloquei no texto até que não achei tão ruim, pensei que as letras iam ficar muuuuuito pequenas e a imagem no geral muuuuuito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319CE4F6" w15:done="0"/>
  <w15:commentEx w15:paraId="7C37C8D8" w15:done="0"/>
  <w15:commentEx w15:paraId="251713A2" w15:done="0"/>
  <w15:commentEx w15:paraId="09ED53DE" w15:done="0"/>
  <w15:commentEx w15:paraId="454C8D45" w15:done="0"/>
  <w15:commentEx w15:paraId="3BEF128E" w15:done="0"/>
  <w15:commentEx w15:paraId="16794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581EF691" w16cex:dateUtc="2025-04-22T23:55:00Z"/>
  <w16cex:commentExtensible w16cex:durableId="75816CB2" w16cex:dateUtc="2025-05-02T15:05: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319CE4F6" w16cid:durableId="581EF691"/>
  <w16cid:commentId w16cid:paraId="7C37C8D8" w16cid:durableId="75816CB2"/>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A6761"/>
    <w:rsid w:val="000D0CF4"/>
    <w:rsid w:val="000E1494"/>
    <w:rsid w:val="00104AED"/>
    <w:rsid w:val="0010654A"/>
    <w:rsid w:val="00114726"/>
    <w:rsid w:val="00123FEF"/>
    <w:rsid w:val="001A3EC4"/>
    <w:rsid w:val="001E6B49"/>
    <w:rsid w:val="001F46F0"/>
    <w:rsid w:val="00217A89"/>
    <w:rsid w:val="00220253"/>
    <w:rsid w:val="002359F8"/>
    <w:rsid w:val="00256AC2"/>
    <w:rsid w:val="00265D4B"/>
    <w:rsid w:val="00295721"/>
    <w:rsid w:val="002D1018"/>
    <w:rsid w:val="00300C47"/>
    <w:rsid w:val="003318AB"/>
    <w:rsid w:val="0033371D"/>
    <w:rsid w:val="00333742"/>
    <w:rsid w:val="003434DC"/>
    <w:rsid w:val="00347DDC"/>
    <w:rsid w:val="0036679F"/>
    <w:rsid w:val="00387624"/>
    <w:rsid w:val="003965BD"/>
    <w:rsid w:val="003A1FDB"/>
    <w:rsid w:val="003E55C8"/>
    <w:rsid w:val="003F65E3"/>
    <w:rsid w:val="004031C0"/>
    <w:rsid w:val="00421072"/>
    <w:rsid w:val="00443AB0"/>
    <w:rsid w:val="00447621"/>
    <w:rsid w:val="00461416"/>
    <w:rsid w:val="00482CA8"/>
    <w:rsid w:val="004C23A2"/>
    <w:rsid w:val="004C32AB"/>
    <w:rsid w:val="004D5209"/>
    <w:rsid w:val="00552241"/>
    <w:rsid w:val="005744EC"/>
    <w:rsid w:val="005832BF"/>
    <w:rsid w:val="005C0605"/>
    <w:rsid w:val="005D5A87"/>
    <w:rsid w:val="005F03ED"/>
    <w:rsid w:val="00615B56"/>
    <w:rsid w:val="00685C2E"/>
    <w:rsid w:val="007118B6"/>
    <w:rsid w:val="0072227D"/>
    <w:rsid w:val="007422A5"/>
    <w:rsid w:val="00782C48"/>
    <w:rsid w:val="007D34A7"/>
    <w:rsid w:val="007F0C84"/>
    <w:rsid w:val="00812EEA"/>
    <w:rsid w:val="008D358E"/>
    <w:rsid w:val="008F4158"/>
    <w:rsid w:val="0090110C"/>
    <w:rsid w:val="00950D33"/>
    <w:rsid w:val="009612E7"/>
    <w:rsid w:val="0096625B"/>
    <w:rsid w:val="00A00C0D"/>
    <w:rsid w:val="00A43DDD"/>
    <w:rsid w:val="00A519A4"/>
    <w:rsid w:val="00A56B12"/>
    <w:rsid w:val="00A75950"/>
    <w:rsid w:val="00AE1D0D"/>
    <w:rsid w:val="00AE35CB"/>
    <w:rsid w:val="00B023AF"/>
    <w:rsid w:val="00B14AD2"/>
    <w:rsid w:val="00B604AE"/>
    <w:rsid w:val="00B8080A"/>
    <w:rsid w:val="00BB10E7"/>
    <w:rsid w:val="00BD572E"/>
    <w:rsid w:val="00C04196"/>
    <w:rsid w:val="00C27B98"/>
    <w:rsid w:val="00C75E8A"/>
    <w:rsid w:val="00CA3BA6"/>
    <w:rsid w:val="00CD5FF1"/>
    <w:rsid w:val="00CF2A1E"/>
    <w:rsid w:val="00D0062A"/>
    <w:rsid w:val="00D142C5"/>
    <w:rsid w:val="00D2684B"/>
    <w:rsid w:val="00D428E0"/>
    <w:rsid w:val="00D438F7"/>
    <w:rsid w:val="00D718BF"/>
    <w:rsid w:val="00D930EB"/>
    <w:rsid w:val="00DD05F6"/>
    <w:rsid w:val="00E10B02"/>
    <w:rsid w:val="00E44B18"/>
    <w:rsid w:val="00E50A79"/>
    <w:rsid w:val="00E644B2"/>
    <w:rsid w:val="00E914C2"/>
    <w:rsid w:val="00EA0024"/>
    <w:rsid w:val="00EB649E"/>
    <w:rsid w:val="00EB6F1D"/>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40</TotalTime>
  <Pages>10</Pages>
  <Words>18695</Words>
  <Characters>100954</Characters>
  <Application>Microsoft Office Word</Application>
  <DocSecurity>0</DocSecurity>
  <Lines>841</Lines>
  <Paragraphs>23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51</cp:revision>
  <dcterms:created xsi:type="dcterms:W3CDTF">2025-03-12T15:42:00Z</dcterms:created>
  <dcterms:modified xsi:type="dcterms:W3CDTF">2025-05-04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K0fQWt9"/&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